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1693653845"/>
        <w:placeholder>
          <w:docPart w:val="A2941F38275242179E76A111F7A367FD"/>
        </w:placeholder>
        <w:temporary/>
        <w:showingPlcHdr/>
        <w15:appearance w15:val="hidden"/>
        <w:text/>
      </w:sdtPr>
      <w:sdtEndPr/>
      <w:sdtContent>
        <w:p w14:paraId="13E2356C" w14:textId="77777777" w:rsidR="00080C97" w:rsidRDefault="00EC2FE4" w:rsidP="00A121D1">
          <w:pPr>
            <w:pStyle w:val="NoSpacing"/>
          </w:pPr>
          <w:r>
            <w:t>[Your Name]</w:t>
          </w:r>
        </w:p>
      </w:sdtContent>
    </w:sdt>
    <w:sdt>
      <w:sdtPr>
        <w:alias w:val="Instructor Name:"/>
        <w:tag w:val="Instructor Name:"/>
        <w:id w:val="933638082"/>
        <w:placeholder>
          <w:docPart w:val="05D578576FC94D2ABE8327F3B8C71487"/>
        </w:placeholder>
        <w:temporary/>
        <w:showingPlcHdr/>
        <w15:appearance w15:val="hidden"/>
        <w:text/>
      </w:sdtPr>
      <w:sdtEndPr/>
      <w:sdtContent>
        <w:p w14:paraId="682835B1" w14:textId="77777777" w:rsidR="00080C97" w:rsidRDefault="00EC2FE4" w:rsidP="00A121D1">
          <w:pPr>
            <w:pStyle w:val="NoSpacing"/>
          </w:pPr>
          <w:r>
            <w:t>[Instructor Name]</w:t>
          </w:r>
        </w:p>
      </w:sdtContent>
    </w:sdt>
    <w:sdt>
      <w:sdtPr>
        <w:alias w:val="Course Number:"/>
        <w:tag w:val="Course Number:"/>
        <w:id w:val="-2127379683"/>
        <w:placeholder>
          <w:docPart w:val="BAB1F2F90E8B4148A5762CD816AE6C36"/>
        </w:placeholder>
        <w:temporary/>
        <w:showingPlcHdr/>
        <w15:appearance w15:val="hidden"/>
        <w:text/>
      </w:sdtPr>
      <w:sdtEndPr/>
      <w:sdtContent>
        <w:p w14:paraId="69A0AFC0" w14:textId="77777777" w:rsidR="00080C97" w:rsidRDefault="00EC2FE4" w:rsidP="00A121D1">
          <w:pPr>
            <w:pStyle w:val="NoSpacing"/>
          </w:pPr>
          <w:r>
            <w:t>[Course Number]</w:t>
          </w:r>
        </w:p>
      </w:sdtContent>
    </w:sdt>
    <w:sdt>
      <w:sdtPr>
        <w:alias w:val="Date:"/>
        <w:tag w:val="Date:"/>
        <w:id w:val="997763874"/>
        <w:placeholder>
          <w:docPart w:val="D9BDDF73C10640299C371C398F5899EE"/>
        </w:placeholder>
        <w:temporary/>
        <w:showingPlcHdr/>
        <w15:appearance w15:val="hidden"/>
        <w:text/>
      </w:sdtPr>
      <w:sdtEndPr/>
      <w:sdtContent>
        <w:p w14:paraId="54833A88" w14:textId="77777777" w:rsidR="007D4B2F" w:rsidRDefault="007D4B2F" w:rsidP="00A121D1">
          <w:pPr>
            <w:pStyle w:val="NoSpacing"/>
          </w:pPr>
          <w:r>
            <w:t>[Date]</w:t>
          </w:r>
        </w:p>
      </w:sdtContent>
    </w:sdt>
    <w:p w14:paraId="7C40082A" w14:textId="7F8EA151" w:rsidR="00A121D1" w:rsidRPr="00A121D1" w:rsidRDefault="00BA5612" w:rsidP="00651385">
      <w:pPr>
        <w:suppressAutoHyphens w:val="0"/>
        <w:ind w:firstLine="0"/>
        <w:jc w:val="center"/>
        <w:rPr>
          <w:rFonts w:ascii="Times New Roman" w:eastAsia="Times New Roman" w:hAnsi="Times New Roman" w:cs="Times New Roman"/>
          <w:color w:val="1C1E29"/>
          <w:lang w:eastAsia="en-US"/>
        </w:rPr>
      </w:pPr>
      <w:bookmarkStart w:id="0" w:name="_GoBack"/>
      <w:bookmarkEnd w:id="0"/>
      <w:r>
        <w:rPr>
          <w:rFonts w:ascii="Times New Roman" w:eastAsia="Times New Roman" w:hAnsi="Times New Roman" w:cs="Times New Roman"/>
          <w:color w:val="1C1E29"/>
          <w:lang w:eastAsia="en-US"/>
        </w:rPr>
        <w:t>Use of Swear</w:t>
      </w:r>
      <w:r w:rsidR="00A121D1" w:rsidRPr="00A121D1">
        <w:rPr>
          <w:rFonts w:ascii="Times New Roman" w:eastAsia="Times New Roman" w:hAnsi="Times New Roman" w:cs="Times New Roman"/>
          <w:color w:val="1C1E29"/>
          <w:lang w:eastAsia="en-US"/>
        </w:rPr>
        <w:t xml:space="preserve"> or Curse Words</w:t>
      </w:r>
    </w:p>
    <w:p w14:paraId="3F864046"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Introduction</w:t>
      </w:r>
    </w:p>
    <w:p w14:paraId="1C5C9194"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           </w:t>
      </w:r>
      <w:r w:rsidRPr="00A121D1">
        <w:rPr>
          <w:rFonts w:ascii="Times New Roman" w:eastAsia="Times New Roman" w:hAnsi="Times New Roman" w:cs="Times New Roman"/>
          <w:color w:val="1C1E29"/>
          <w:lang w:eastAsia="en-US"/>
        </w:rPr>
        <w:t>Today, societies are facing the growing concern of using bad languages in many different forms. It is noteworthy to mention that increasing trend of using bad words extensively impact people’s attitude. It is important to discuss the use of bad words and their influence on people as the citizens of cultured societies. The concept of profanity is defined as socially offensive language. This perspective can also be recognized in the forms of curse or swearing words. It is vital to identify how the use of curse words can be detrimental for the people not only in the short-run but in the long-run as well. Various social sources eventually caused the issue of using offensive words. Different TV shows are significant examples of extreme use of different types of swear words. It is vital to explore this perspective to determine the actual implications of curse words listen by people in daily routine. This paper focuses to select the TV program (Deadwood) as an example to critically analyze the perspective of using curse words. </w:t>
      </w:r>
    </w:p>
    <w:p w14:paraId="26498D92"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Discussion</w:t>
      </w:r>
    </w:p>
    <w:p w14:paraId="6EC8D35B"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           </w:t>
      </w:r>
      <w:r w:rsidRPr="00A121D1">
        <w:rPr>
          <w:rFonts w:ascii="Times New Roman" w:eastAsia="Times New Roman" w:hAnsi="Times New Roman" w:cs="Times New Roman"/>
          <w:color w:val="1C1E29"/>
          <w:lang w:eastAsia="en-US"/>
        </w:rPr>
        <w:t xml:space="preserve">Currently, many strong mediums play an active role to develop and enhance swearing habits within people. It is important to evaluate the drastic implications of swearing on TV as the new and common practice of using curse words in daily life. It is observed that people are cursing frequently as compare to past years and different TV programs are one of the main reasons. Mostly, the young generation is greatly influenced by the words delivers by TV actors </w:t>
      </w:r>
      <w:r w:rsidRPr="00A121D1">
        <w:rPr>
          <w:rFonts w:ascii="Times New Roman" w:eastAsia="Times New Roman" w:hAnsi="Times New Roman" w:cs="Times New Roman"/>
          <w:color w:val="1C1E29"/>
          <w:lang w:eastAsia="en-US"/>
        </w:rPr>
        <w:lastRenderedPageBreak/>
        <w:t>and they eventually start using those swearing words in their lives. Undoubtedly, people start to consider it normal and nice to copy different curse words they heard from different actors on TV shows. </w:t>
      </w:r>
    </w:p>
    <w:p w14:paraId="2961488A"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color w:val="1C1E29"/>
          <w:lang w:eastAsia="en-US"/>
        </w:rPr>
        <w:t>           People’s addiction to following specific TV programs ultimately encourages them to develop the approach of swearing or cursing. This specific phenomenon happens through extensive use of some specific swear words regularly mentioned by actors in TV programs. This approach can be better apprehended by the particular example of the TV program of “Deadwood” that eventually promote profanity in some surprising manner. There are examples of some specific curse words repeatedly conveyed by actors in different episodes of the show. It is somehow surprising that continuous hearing these words ultimately cause the habit of swearing. This argument can be better understood by considering the specific word of “cocksuckers” as the example of the swearing word. It is observed that this specific curse word is extensively used by people in their daily conversations with others. This growing trend is one suitable example to determine the strong role of the TV program in case of an increasing form of profanity or swearing. Using the word “cocksuckers” was not this much in practice a few years back. This domain reflects the medium of TV as the strong entity that promotes the routine approach of bad language in society. </w:t>
      </w:r>
    </w:p>
    <w:p w14:paraId="1428A0FD"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color w:val="1C1E29"/>
          <w:lang w:eastAsia="en-US"/>
        </w:rPr>
        <w:t xml:space="preserve">           “Cocksuckers” from the TV program of “Deadwood” is only one example of extensive use of promoting profanity through the platform of television. A comprehensive analysis of the current status of society clearly shows that swearing words marked their position as favorite words of the audience that are continuously used by them. Undoubtedly, this growing trend is going worse with each day that indicates the strong connection between the influence of TV programs and the issue of bad language. It is important to address how influential the role of TV </w:t>
      </w:r>
      <w:r w:rsidRPr="00A121D1">
        <w:rPr>
          <w:rFonts w:ascii="Times New Roman" w:eastAsia="Times New Roman" w:hAnsi="Times New Roman" w:cs="Times New Roman"/>
          <w:color w:val="1C1E29"/>
          <w:lang w:eastAsia="en-US"/>
        </w:rPr>
        <w:lastRenderedPageBreak/>
        <w:t>programs can cause the growing issue of extensive use of swearing or curse words. The irony is that now most people never considered it offensive and recognized it one normal practice of using swearing words for each other. It is critical to understand that deep down, it is one chronic issue that alarmingly promotes profanity in cultured societies. </w:t>
      </w:r>
    </w:p>
    <w:p w14:paraId="75B4CEFE"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color w:val="1C1E29"/>
          <w:lang w:eastAsia="en-US"/>
        </w:rPr>
        <w:t>           The intensity of using swear words due to the extensive impact of TV programs are getting immense that requires significant attention. Active divulging of TV program dialogues motivates the audience to copy their favorite characters and using swearing words is one common example of this particular approach (</w:t>
      </w:r>
      <w:proofErr w:type="spellStart"/>
      <w:r w:rsidRPr="00A121D1">
        <w:rPr>
          <w:rFonts w:ascii="Times New Roman" w:eastAsia="Times New Roman" w:hAnsi="Times New Roman" w:cs="Times New Roman"/>
          <w:color w:val="1C1E29"/>
          <w:lang w:eastAsia="en-US"/>
        </w:rPr>
        <w:t>Bednarek</w:t>
      </w:r>
      <w:proofErr w:type="spellEnd"/>
      <w:r w:rsidRPr="00A121D1">
        <w:rPr>
          <w:rFonts w:ascii="Times New Roman" w:eastAsia="Times New Roman" w:hAnsi="Times New Roman" w:cs="Times New Roman"/>
          <w:color w:val="1C1E29"/>
          <w:lang w:eastAsia="en-US"/>
        </w:rPr>
        <w:t>). Additionally, people considered themselves connected with their favorite TV programs once they start using the TV program’s language in their daily life matters. It is important to examine this trend considering the origin of swearing or cursing words as well. The prospects of swearing and cursing words are using interchangeably but there is a subtle difference in their origin. On thematically foundations, it is observed TV programs are more interested to use words of religious origin as the swearing words but the existence of cursing words can also never be ignored. The TV program of “Deadwood” is one prominent example of this approach where different characters use different cursing words in various scenes and a different context. </w:t>
      </w:r>
    </w:p>
    <w:p w14:paraId="3475D23F"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color w:val="1C1E29"/>
          <w:lang w:eastAsia="en-US"/>
        </w:rPr>
        <w:t xml:space="preserve">           It is also important to understand that some swearing words are ranked as okay when appeared in TV program but some are not allowed. There is a need for a specific distinction between the magnitude of swearing or profanity associated with different forms of cursing words. The use of swearing words in TV programs turned as a crucial debate that indicates two strong sides of an argument. The practical idea of using cursing words on TV got immense attention referring to the perspective of creativity and entertainment. On the other hand, the increasing trend of swearing on TV questioning by parents and mentors who believe that it can </w:t>
      </w:r>
      <w:r w:rsidRPr="00A121D1">
        <w:rPr>
          <w:rFonts w:ascii="Times New Roman" w:eastAsia="Times New Roman" w:hAnsi="Times New Roman" w:cs="Times New Roman"/>
          <w:color w:val="1C1E29"/>
          <w:lang w:eastAsia="en-US"/>
        </w:rPr>
        <w:lastRenderedPageBreak/>
        <w:t>be devastating for teens to frequently listen to different cursing words. It is important to apprehend how some taboo or swearing words can be recognized as the adverse forms of bad language. This form of assessment is vital to building some strong rational grounds to determine the influence of swearing words on TV over society. </w:t>
      </w:r>
    </w:p>
    <w:p w14:paraId="270F8AFD"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color w:val="1C1E29"/>
          <w:lang w:eastAsia="en-US"/>
        </w:rPr>
        <w:t>           The social taboos of using specific cursing or swearing words closely linked with the spectrum of TV programs in using these kinds of words. It is recognized that different social norms restrict people to use specific words to avoid profanity but on the other hand, these swearing words are promoting through the popular mass media approach of television. It is one genuine concern that why currently Americans are using cursing words more than ever. This is happening due to the popular trend of using swearing words established by different TV programs. People start perceiving that the use of swearing words is more helpful for them to convey their perspectives and thoughts to others. People extensively experiencing different cussing words on different platforms such as the swearing words on television, profaning in the movies, and even though the written words. The decline of moral standards in society is one major cause of this development but this is not the only reason. The increasing trend of individualism ultimately encouraged people to do what they want to do. The portrayal of swearing words by actors on TV programs also set the trend to consider swearing as something normal and stylish. </w:t>
      </w:r>
    </w:p>
    <w:p w14:paraId="1A53C60F"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Conclusion</w:t>
      </w:r>
    </w:p>
    <w:p w14:paraId="1AE1DF21" w14:textId="77777777" w:rsidR="00A121D1" w:rsidRPr="00A121D1" w:rsidRDefault="00A121D1" w:rsidP="00A121D1">
      <w:pPr>
        <w:suppressAutoHyphens w:val="0"/>
        <w:ind w:firstLine="0"/>
        <w:rPr>
          <w:rFonts w:ascii="Times New Roman" w:eastAsia="Times New Roman" w:hAnsi="Times New Roman" w:cs="Times New Roman"/>
          <w:color w:val="1C1E29"/>
          <w:lang w:eastAsia="en-US"/>
        </w:rPr>
      </w:pPr>
      <w:r w:rsidRPr="00A121D1">
        <w:rPr>
          <w:rFonts w:ascii="Times New Roman" w:eastAsia="Times New Roman" w:hAnsi="Times New Roman" w:cs="Times New Roman"/>
          <w:b/>
          <w:bCs/>
          <w:color w:val="1C1E29"/>
          <w:lang w:eastAsia="en-US"/>
        </w:rPr>
        <w:t>              </w:t>
      </w:r>
      <w:r w:rsidRPr="00A121D1">
        <w:rPr>
          <w:rFonts w:ascii="Times New Roman" w:eastAsia="Times New Roman" w:hAnsi="Times New Roman" w:cs="Times New Roman"/>
          <w:color w:val="1C1E29"/>
          <w:lang w:eastAsia="en-US"/>
        </w:rPr>
        <w:t>In conclusion, it is crucial to mention that today, the perspective of society dramatically changes when it comes to swearing. This specific approach is ranked as something normal due to the extensive delivery of cursing words by characters on different TV programs. The trend of using bad language is actively following by people due to the invading role of electronic media. </w:t>
      </w:r>
    </w:p>
    <w:p w14:paraId="208F7F66" w14:textId="55116B1E" w:rsidR="008F474B" w:rsidRDefault="007D6A39" w:rsidP="00651385">
      <w:pPr>
        <w:suppressAutoHyphens w:val="0"/>
        <w:jc w:val="center"/>
        <w:rPr>
          <w:bCs/>
        </w:rPr>
      </w:pPr>
      <w:r>
        <w:rPr>
          <w:bCs/>
        </w:rPr>
        <w:br w:type="page"/>
      </w:r>
      <w:r>
        <w:rPr>
          <w:bCs/>
        </w:rPr>
        <w:lastRenderedPageBreak/>
        <w:t>Works Cited</w:t>
      </w:r>
    </w:p>
    <w:p w14:paraId="61D4A61E" w14:textId="700CEF18" w:rsidR="007D6A39" w:rsidRDefault="007D6A39" w:rsidP="00A121D1">
      <w:pPr>
        <w:pStyle w:val="Bibliography"/>
        <w:rPr>
          <w:rFonts w:ascii="Times New Roman" w:hAnsi="Times New Roman" w:cs="Times New Roman"/>
        </w:rPr>
      </w:pPr>
      <w:r>
        <w:rPr>
          <w:bCs/>
        </w:rPr>
        <w:fldChar w:fldCharType="begin"/>
      </w:r>
      <w:r>
        <w:rPr>
          <w:bCs/>
        </w:rPr>
        <w:instrText xml:space="preserve"> ADDIN ZOTERO_BIBL {"uncited":[],"omitted":[],"custom":[]} CSL_BIBLIOGRAPHY </w:instrText>
      </w:r>
      <w:r>
        <w:rPr>
          <w:bCs/>
        </w:rPr>
        <w:fldChar w:fldCharType="separate"/>
      </w:r>
      <w:r w:rsidRPr="007D6A39">
        <w:rPr>
          <w:rFonts w:ascii="Times New Roman" w:hAnsi="Times New Roman" w:cs="Times New Roman"/>
        </w:rPr>
        <w:t xml:space="preserve">Bednarek, Monika. “What the F***? How Much Swearing Is There on TV?” </w:t>
      </w:r>
      <w:r w:rsidRPr="007D6A39">
        <w:rPr>
          <w:rFonts w:ascii="Times New Roman" w:hAnsi="Times New Roman" w:cs="Times New Roman"/>
          <w:i/>
          <w:iCs/>
        </w:rPr>
        <w:t>The Conversation</w:t>
      </w:r>
      <w:r w:rsidRPr="007D6A39">
        <w:rPr>
          <w:rFonts w:ascii="Times New Roman" w:hAnsi="Times New Roman" w:cs="Times New Roman"/>
        </w:rPr>
        <w:t>, 2014.</w:t>
      </w:r>
      <w:r>
        <w:rPr>
          <w:rFonts w:ascii="Times New Roman" w:hAnsi="Times New Roman" w:cs="Times New Roman"/>
        </w:rPr>
        <w:t xml:space="preserve"> Retrieved from:</w:t>
      </w:r>
    </w:p>
    <w:p w14:paraId="3B3D5152" w14:textId="16D064B6" w:rsidR="007D6A39" w:rsidRPr="007D6A39" w:rsidRDefault="00601B4E" w:rsidP="00A121D1">
      <w:hyperlink r:id="rId9" w:history="1">
        <w:r w:rsidR="007D6A39">
          <w:rPr>
            <w:rStyle w:val="Hyperlink"/>
          </w:rPr>
          <w:t>http://theconversation.com/what-the-f-how-much-swearing-is-there-on-tv-24836</w:t>
        </w:r>
      </w:hyperlink>
    </w:p>
    <w:p w14:paraId="0060581A" w14:textId="620C216C" w:rsidR="007D6A39" w:rsidRPr="008F474B" w:rsidRDefault="007D6A39" w:rsidP="00A121D1">
      <w:pPr>
        <w:tabs>
          <w:tab w:val="left" w:pos="1695"/>
        </w:tabs>
        <w:ind w:firstLine="0"/>
        <w:rPr>
          <w:bCs/>
        </w:rPr>
      </w:pPr>
      <w:r>
        <w:rPr>
          <w:bCs/>
        </w:rPr>
        <w:fldChar w:fldCharType="end"/>
      </w:r>
    </w:p>
    <w:sectPr w:rsidR="007D6A39" w:rsidRPr="008F474B">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502648" w14:textId="77777777" w:rsidR="00601B4E" w:rsidRDefault="00601B4E">
      <w:pPr>
        <w:spacing w:line="240" w:lineRule="auto"/>
      </w:pPr>
      <w:r>
        <w:separator/>
      </w:r>
    </w:p>
  </w:endnote>
  <w:endnote w:type="continuationSeparator" w:id="0">
    <w:p w14:paraId="3F1071B1" w14:textId="77777777" w:rsidR="00601B4E" w:rsidRDefault="00601B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F57A9" w14:textId="77777777" w:rsidR="00601B4E" w:rsidRDefault="00601B4E">
      <w:pPr>
        <w:spacing w:line="240" w:lineRule="auto"/>
      </w:pPr>
      <w:r>
        <w:separator/>
      </w:r>
    </w:p>
  </w:footnote>
  <w:footnote w:type="continuationSeparator" w:id="0">
    <w:p w14:paraId="64028C37" w14:textId="77777777" w:rsidR="00601B4E" w:rsidRDefault="00601B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846499" w14:textId="2122AE8A" w:rsidR="00080C97" w:rsidRDefault="00601B4E">
    <w:pPr>
      <w:pStyle w:val="Header"/>
    </w:pPr>
    <w:sdt>
      <w:sdtPr>
        <w:alias w:val="Last Name:"/>
        <w:tag w:val="Last Name:"/>
        <w:id w:val="1658178901"/>
        <w:placeholder>
          <w:docPart w:val="7932EE3B20DB4021826AF5E94CFE872F"/>
        </w:placeholder>
        <w:showingPlcHdr/>
        <w:dataBinding w:prefixMappings="xmlns:ns0='http://schemas.microsoft.com/office/2006/coverPageProps' " w:xpath="/ns0:CoverPageProperties[1]/ns0:Abstract[1]" w:storeItemID="{55AF091B-3C7A-41E3-B477-F2FDAA23CFDA}"/>
        <w15:appearance w15:val="hidden"/>
        <w:text/>
      </w:sdtPr>
      <w:sdtEnd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BA5612">
      <w:rPr>
        <w:noProof/>
      </w:rPr>
      <w:t>5</w:t>
    </w:r>
    <w:r w:rsidR="00EC2FE4">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16B61" w14:textId="39F479E8" w:rsidR="00080C97" w:rsidRDefault="00601B4E">
    <w:pPr>
      <w:pStyle w:val="Header"/>
    </w:pPr>
    <w:sdt>
      <w:sdtPr>
        <w:alias w:val="Last Name:"/>
        <w:tag w:val="Last Name:"/>
        <w:id w:val="-348181431"/>
        <w:placeholder>
          <w:docPart w:val="2A8F2E801EBF4C5C987239572A1336F9"/>
        </w:placeholder>
        <w:showingPlcHdr/>
        <w:dataBinding w:prefixMappings="xmlns:ns0='http://schemas.microsoft.com/office/2006/coverPageProps' " w:xpath="/ns0:CoverPageProperties[1]/ns0:Abstract[1]" w:storeItemID="{55AF091B-3C7A-41E3-B477-F2FDAA23CFDA}"/>
        <w15:appearance w15:val="hidden"/>
        <w:text/>
      </w:sdtPr>
      <w:sdtEnd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BA5612">
      <w:rPr>
        <w:noProof/>
      </w:rPr>
      <w:t>1</w:t>
    </w:r>
    <w:r w:rsidR="00EC2FE4">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B1B5787"/>
    <w:multiLevelType w:val="multilevel"/>
    <w:tmpl w:val="4572ABF8"/>
    <w:numStyleLink w:val="MLAOutline"/>
  </w:abstractNum>
  <w:abstractNum w:abstractNumId="16" w15:restartNumberingAfterBreak="0">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4"/>
  </w:num>
  <w:num w:numId="13">
    <w:abstractNumId w:val="15"/>
  </w:num>
  <w:num w:numId="14">
    <w:abstractNumId w:val="13"/>
  </w:num>
  <w:num w:numId="15">
    <w:abstractNumId w:val="10"/>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wMDEzMjAwMze1NDFS0lEKTi0uzszPAykwqgUAPki44CwAAAA="/>
  </w:docVars>
  <w:rsids>
    <w:rsidRoot w:val="003A1A92"/>
    <w:rsid w:val="00031CFC"/>
    <w:rsid w:val="000443B3"/>
    <w:rsid w:val="00080C97"/>
    <w:rsid w:val="000C6B29"/>
    <w:rsid w:val="00113D49"/>
    <w:rsid w:val="00152126"/>
    <w:rsid w:val="00167D63"/>
    <w:rsid w:val="00186677"/>
    <w:rsid w:val="00196E58"/>
    <w:rsid w:val="001A1636"/>
    <w:rsid w:val="001C0BD1"/>
    <w:rsid w:val="00210650"/>
    <w:rsid w:val="002257B7"/>
    <w:rsid w:val="00241B8C"/>
    <w:rsid w:val="002736E9"/>
    <w:rsid w:val="00284838"/>
    <w:rsid w:val="002A641B"/>
    <w:rsid w:val="002B598C"/>
    <w:rsid w:val="002C30BC"/>
    <w:rsid w:val="0034643D"/>
    <w:rsid w:val="0038797B"/>
    <w:rsid w:val="003A1A92"/>
    <w:rsid w:val="003B07D5"/>
    <w:rsid w:val="003C7EF9"/>
    <w:rsid w:val="003E748F"/>
    <w:rsid w:val="0041128A"/>
    <w:rsid w:val="004A661E"/>
    <w:rsid w:val="00506023"/>
    <w:rsid w:val="00527EF9"/>
    <w:rsid w:val="0056356D"/>
    <w:rsid w:val="00565AAD"/>
    <w:rsid w:val="00571B15"/>
    <w:rsid w:val="005E2161"/>
    <w:rsid w:val="005F350B"/>
    <w:rsid w:val="00601B4E"/>
    <w:rsid w:val="00651385"/>
    <w:rsid w:val="00670709"/>
    <w:rsid w:val="006747FE"/>
    <w:rsid w:val="00687A5C"/>
    <w:rsid w:val="0069039E"/>
    <w:rsid w:val="006A64A8"/>
    <w:rsid w:val="006B0482"/>
    <w:rsid w:val="006C70C9"/>
    <w:rsid w:val="006F6ACA"/>
    <w:rsid w:val="007272F0"/>
    <w:rsid w:val="0076145C"/>
    <w:rsid w:val="007A41D4"/>
    <w:rsid w:val="007D4B2F"/>
    <w:rsid w:val="007D6A39"/>
    <w:rsid w:val="007E5982"/>
    <w:rsid w:val="007E65F5"/>
    <w:rsid w:val="007F1649"/>
    <w:rsid w:val="007F47BD"/>
    <w:rsid w:val="008901F5"/>
    <w:rsid w:val="008B35F2"/>
    <w:rsid w:val="008B36A3"/>
    <w:rsid w:val="008D0353"/>
    <w:rsid w:val="008F474B"/>
    <w:rsid w:val="00900BF2"/>
    <w:rsid w:val="0090778E"/>
    <w:rsid w:val="0091709A"/>
    <w:rsid w:val="00964B47"/>
    <w:rsid w:val="00965112"/>
    <w:rsid w:val="00991DED"/>
    <w:rsid w:val="00A121D1"/>
    <w:rsid w:val="00A22151"/>
    <w:rsid w:val="00A6638C"/>
    <w:rsid w:val="00A846D1"/>
    <w:rsid w:val="00A865ED"/>
    <w:rsid w:val="00AB1E45"/>
    <w:rsid w:val="00B56A0C"/>
    <w:rsid w:val="00B6390F"/>
    <w:rsid w:val="00B82F8F"/>
    <w:rsid w:val="00BA5612"/>
    <w:rsid w:val="00BD3A4E"/>
    <w:rsid w:val="00C22EA8"/>
    <w:rsid w:val="00C26420"/>
    <w:rsid w:val="00C93375"/>
    <w:rsid w:val="00CA4F87"/>
    <w:rsid w:val="00CF294B"/>
    <w:rsid w:val="00DC7729"/>
    <w:rsid w:val="00E1781C"/>
    <w:rsid w:val="00E17A33"/>
    <w:rsid w:val="00E4467E"/>
    <w:rsid w:val="00E77CCF"/>
    <w:rsid w:val="00E8108F"/>
    <w:rsid w:val="00EA20A1"/>
    <w:rsid w:val="00EC2FE4"/>
    <w:rsid w:val="00F82810"/>
    <w:rsid w:val="00FF15A7"/>
    <w:rsid w:val="00FF4D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44573"/>
  <w15:chartTrackingRefBased/>
  <w15:docId w15:val="{0C3B11B4-49C4-4B4F-83C7-8F8137414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 w:type="character" w:styleId="Hyperlink">
    <w:name w:val="Hyperlink"/>
    <w:basedOn w:val="DefaultParagraphFont"/>
    <w:uiPriority w:val="99"/>
    <w:semiHidden/>
    <w:unhideWhenUsed/>
    <w:rsid w:val="007D6A39"/>
    <w:rPr>
      <w:color w:val="0000FF"/>
      <w:u w:val="single"/>
    </w:rPr>
  </w:style>
  <w:style w:type="character" w:styleId="Strong">
    <w:name w:val="Strong"/>
    <w:basedOn w:val="DefaultParagraphFont"/>
    <w:uiPriority w:val="22"/>
    <w:qFormat/>
    <w:rsid w:val="00A121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39937457">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theconversation.com/what-the-f-how-much-swearing-is-there-on-tv-24836"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lhashahid\Downloads\TF0398484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2941F38275242179E76A111F7A367FD"/>
        <w:category>
          <w:name w:val="General"/>
          <w:gallery w:val="placeholder"/>
        </w:category>
        <w:types>
          <w:type w:val="bbPlcHdr"/>
        </w:types>
        <w:behaviors>
          <w:behavior w:val="content"/>
        </w:behaviors>
        <w:guid w:val="{F6D43B2D-53E9-4743-BE92-4353455E2ACD}"/>
      </w:docPartPr>
      <w:docPartBody>
        <w:p w:rsidR="003528AF" w:rsidRDefault="00360279">
          <w:pPr>
            <w:pStyle w:val="A2941F38275242179E76A111F7A367FD"/>
          </w:pPr>
          <w:r>
            <w:t>[Your Name]</w:t>
          </w:r>
        </w:p>
      </w:docPartBody>
    </w:docPart>
    <w:docPart>
      <w:docPartPr>
        <w:name w:val="05D578576FC94D2ABE8327F3B8C71487"/>
        <w:category>
          <w:name w:val="General"/>
          <w:gallery w:val="placeholder"/>
        </w:category>
        <w:types>
          <w:type w:val="bbPlcHdr"/>
        </w:types>
        <w:behaviors>
          <w:behavior w:val="content"/>
        </w:behaviors>
        <w:guid w:val="{86017CA1-F9CC-404A-B9CE-9C17935B7A9E}"/>
      </w:docPartPr>
      <w:docPartBody>
        <w:p w:rsidR="003528AF" w:rsidRDefault="00360279">
          <w:pPr>
            <w:pStyle w:val="05D578576FC94D2ABE8327F3B8C71487"/>
          </w:pPr>
          <w:r>
            <w:t>[Instructor Name]</w:t>
          </w:r>
        </w:p>
      </w:docPartBody>
    </w:docPart>
    <w:docPart>
      <w:docPartPr>
        <w:name w:val="BAB1F2F90E8B4148A5762CD816AE6C36"/>
        <w:category>
          <w:name w:val="General"/>
          <w:gallery w:val="placeholder"/>
        </w:category>
        <w:types>
          <w:type w:val="bbPlcHdr"/>
        </w:types>
        <w:behaviors>
          <w:behavior w:val="content"/>
        </w:behaviors>
        <w:guid w:val="{3C500C9C-807A-46D4-B5C3-02465CB3945B}"/>
      </w:docPartPr>
      <w:docPartBody>
        <w:p w:rsidR="003528AF" w:rsidRDefault="00360279">
          <w:pPr>
            <w:pStyle w:val="BAB1F2F90E8B4148A5762CD816AE6C36"/>
          </w:pPr>
          <w:r>
            <w:t>[Course Number]</w:t>
          </w:r>
        </w:p>
      </w:docPartBody>
    </w:docPart>
    <w:docPart>
      <w:docPartPr>
        <w:name w:val="D9BDDF73C10640299C371C398F5899EE"/>
        <w:category>
          <w:name w:val="General"/>
          <w:gallery w:val="placeholder"/>
        </w:category>
        <w:types>
          <w:type w:val="bbPlcHdr"/>
        </w:types>
        <w:behaviors>
          <w:behavior w:val="content"/>
        </w:behaviors>
        <w:guid w:val="{9776A1BE-DD17-4BD2-A567-D3587F8AD2C0}"/>
      </w:docPartPr>
      <w:docPartBody>
        <w:p w:rsidR="003528AF" w:rsidRDefault="00360279">
          <w:pPr>
            <w:pStyle w:val="D9BDDF73C10640299C371C398F5899EE"/>
          </w:pPr>
          <w:r>
            <w:t>[Date]</w:t>
          </w:r>
        </w:p>
      </w:docPartBody>
    </w:docPart>
    <w:docPart>
      <w:docPartPr>
        <w:name w:val="2A8F2E801EBF4C5C987239572A1336F9"/>
        <w:category>
          <w:name w:val="General"/>
          <w:gallery w:val="placeholder"/>
        </w:category>
        <w:types>
          <w:type w:val="bbPlcHdr"/>
        </w:types>
        <w:behaviors>
          <w:behavior w:val="content"/>
        </w:behaviors>
        <w:guid w:val="{C008BCA6-DC77-4B6D-B561-FB9FEF7D73AB}"/>
      </w:docPartPr>
      <w:docPartBody>
        <w:p w:rsidR="003528AF" w:rsidRDefault="00360279">
          <w:pPr>
            <w:pStyle w:val="2A8F2E801EBF4C5C987239572A1336F9"/>
          </w:pPr>
          <w:r>
            <w:t>Table data</w:t>
          </w:r>
        </w:p>
      </w:docPartBody>
    </w:docPart>
    <w:docPart>
      <w:docPartPr>
        <w:name w:val="7932EE3B20DB4021826AF5E94CFE872F"/>
        <w:category>
          <w:name w:val="General"/>
          <w:gallery w:val="placeholder"/>
        </w:category>
        <w:types>
          <w:type w:val="bbPlcHdr"/>
        </w:types>
        <w:behaviors>
          <w:behavior w:val="content"/>
        </w:behaviors>
        <w:guid w:val="{F37A79BF-2E72-4B85-81E2-D9EEF8B43938}"/>
      </w:docPartPr>
      <w:docPartBody>
        <w:p w:rsidR="003528AF" w:rsidRDefault="00360279">
          <w:pPr>
            <w:pStyle w:val="7932EE3B20DB4021826AF5E94CFE872F"/>
          </w:pPr>
          <w:r>
            <w:t>Table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279"/>
    <w:rsid w:val="003528AF"/>
    <w:rsid w:val="00360279"/>
    <w:rsid w:val="00722F69"/>
    <w:rsid w:val="00A65A06"/>
    <w:rsid w:val="00C52AE9"/>
    <w:rsid w:val="00E544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941F38275242179E76A111F7A367FD">
    <w:name w:val="A2941F38275242179E76A111F7A367FD"/>
  </w:style>
  <w:style w:type="paragraph" w:customStyle="1" w:styleId="05D578576FC94D2ABE8327F3B8C71487">
    <w:name w:val="05D578576FC94D2ABE8327F3B8C71487"/>
  </w:style>
  <w:style w:type="paragraph" w:customStyle="1" w:styleId="BAB1F2F90E8B4148A5762CD816AE6C36">
    <w:name w:val="BAB1F2F90E8B4148A5762CD816AE6C36"/>
  </w:style>
  <w:style w:type="paragraph" w:customStyle="1" w:styleId="D9BDDF73C10640299C371C398F5899EE">
    <w:name w:val="D9BDDF73C10640299C371C398F5899EE"/>
  </w:style>
  <w:style w:type="paragraph" w:customStyle="1" w:styleId="7C16E7141B6943AF8D091FF3E7008A5C">
    <w:name w:val="7C16E7141B6943AF8D091FF3E7008A5C"/>
  </w:style>
  <w:style w:type="paragraph" w:customStyle="1" w:styleId="65AAD053C85348D0B9A842E01D70855D">
    <w:name w:val="65AAD053C85348D0B9A842E01D70855D"/>
  </w:style>
  <w:style w:type="character" w:styleId="Emphasis">
    <w:name w:val="Emphasis"/>
    <w:basedOn w:val="DefaultParagraphFont"/>
    <w:uiPriority w:val="3"/>
    <w:qFormat/>
    <w:rPr>
      <w:i/>
      <w:iCs/>
    </w:rPr>
  </w:style>
  <w:style w:type="paragraph" w:customStyle="1" w:styleId="EE71D6CEB4634C9A97E1F76F6BFBB690">
    <w:name w:val="EE71D6CEB4634C9A97E1F76F6BFBB690"/>
  </w:style>
  <w:style w:type="paragraph" w:customStyle="1" w:styleId="168C24B1911B4C448AFBFB183F084F24">
    <w:name w:val="168C24B1911B4C448AFBFB183F084F24"/>
  </w:style>
  <w:style w:type="paragraph" w:customStyle="1" w:styleId="6C079939A11B4FDDA830A7EE9E99CCA3">
    <w:name w:val="6C079939A11B4FDDA830A7EE9E99CCA3"/>
  </w:style>
  <w:style w:type="paragraph" w:customStyle="1" w:styleId="B5A820970AEE4B3AAE43D66E3179E610">
    <w:name w:val="B5A820970AEE4B3AAE43D66E3179E610"/>
  </w:style>
  <w:style w:type="paragraph" w:customStyle="1" w:styleId="F41CE39EC7DF43348C4127BA82F57773">
    <w:name w:val="F41CE39EC7DF43348C4127BA82F57773"/>
  </w:style>
  <w:style w:type="paragraph" w:customStyle="1" w:styleId="5102E14A52DB4ED5961A63270CA76B11">
    <w:name w:val="5102E14A52DB4ED5961A63270CA76B11"/>
  </w:style>
  <w:style w:type="paragraph" w:customStyle="1" w:styleId="EB677D383EF64718A4A1E03FAF3E653E">
    <w:name w:val="EB677D383EF64718A4A1E03FAF3E653E"/>
  </w:style>
  <w:style w:type="paragraph" w:customStyle="1" w:styleId="565F1F4E94BA4F9588BDE9089FE47C00">
    <w:name w:val="565F1F4E94BA4F9588BDE9089FE47C00"/>
  </w:style>
  <w:style w:type="paragraph" w:customStyle="1" w:styleId="22CE6B26238E4B4EB738448C9A0E701F">
    <w:name w:val="22CE6B26238E4B4EB738448C9A0E701F"/>
  </w:style>
  <w:style w:type="paragraph" w:customStyle="1" w:styleId="2A8F2E801EBF4C5C987239572A1336F9">
    <w:name w:val="2A8F2E801EBF4C5C987239572A1336F9"/>
  </w:style>
  <w:style w:type="paragraph" w:customStyle="1" w:styleId="7932EE3B20DB4021826AF5E94CFE872F">
    <w:name w:val="7932EE3B20DB4021826AF5E94CFE872F"/>
  </w:style>
  <w:style w:type="paragraph" w:customStyle="1" w:styleId="13060F4A280942C4B96E912BE95E0F84">
    <w:name w:val="13060F4A280942C4B96E912BE95E0F84"/>
  </w:style>
  <w:style w:type="paragraph" w:customStyle="1" w:styleId="D0D1480B087D460EBC32D8999B904A85">
    <w:name w:val="D0D1480B087D460EBC32D8999B904A85"/>
  </w:style>
  <w:style w:type="paragraph" w:customStyle="1" w:styleId="0404FF899B894082B36290927CC0EA9C">
    <w:name w:val="0404FF899B894082B36290927CC0EA9C"/>
  </w:style>
  <w:style w:type="paragraph" w:customStyle="1" w:styleId="EF9D430961F44209BDC81506965E9761">
    <w:name w:val="EF9D430961F44209BDC81506965E9761"/>
  </w:style>
  <w:style w:type="paragraph" w:customStyle="1" w:styleId="8AD19756C7B34590827A45B47A491592">
    <w:name w:val="8AD19756C7B34590827A45B47A491592"/>
  </w:style>
  <w:style w:type="paragraph" w:customStyle="1" w:styleId="82E0A4FCD922417A985A1641E639530A">
    <w:name w:val="82E0A4FCD922417A985A1641E639530A"/>
  </w:style>
  <w:style w:type="paragraph" w:customStyle="1" w:styleId="CFDA973FFA264F8AB876BAFC2EF22846">
    <w:name w:val="CFDA973FFA264F8AB876BAFC2EF22846"/>
  </w:style>
  <w:style w:type="paragraph" w:customStyle="1" w:styleId="BF5914AA113E4C4F87B3542290343B6C">
    <w:name w:val="BF5914AA113E4C4F87B3542290343B6C"/>
  </w:style>
  <w:style w:type="paragraph" w:customStyle="1" w:styleId="9592FC7FAC154C75B1921DE9A28C0480">
    <w:name w:val="9592FC7FAC154C75B1921DE9A28C0480"/>
  </w:style>
  <w:style w:type="paragraph" w:customStyle="1" w:styleId="B0BB8A47EF64408FAA20A1EAF3626975">
    <w:name w:val="B0BB8A47EF64408FAA20A1EAF3626975"/>
  </w:style>
  <w:style w:type="paragraph" w:customStyle="1" w:styleId="8FF6020D5BB94984A92E806BC22AE729">
    <w:name w:val="8FF6020D5BB94984A92E806BC22AE729"/>
  </w:style>
  <w:style w:type="paragraph" w:customStyle="1" w:styleId="FC313E438C174BEEA21544D9EDB8CF2C">
    <w:name w:val="FC313E438C174BEEA21544D9EDB8CF2C"/>
  </w:style>
  <w:style w:type="paragraph" w:customStyle="1" w:styleId="ECAE6ACAAD1E4943BE23D96B2A443D73">
    <w:name w:val="ECAE6ACAAD1E4943BE23D96B2A443D73"/>
  </w:style>
  <w:style w:type="paragraph" w:customStyle="1" w:styleId="6E110DB85066450E9AA1617DCA97A30D">
    <w:name w:val="6E110DB85066450E9AA1617DCA97A3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D6D155-65DA-4A92-81E2-350884FFA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4841</Template>
  <TotalTime>160</TotalTime>
  <Pages>5</Pages>
  <Words>1198</Words>
  <Characters>6834</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F</dc:creator>
  <cp:keywords/>
  <dc:description/>
  <cp:lastModifiedBy>salma</cp:lastModifiedBy>
  <cp:revision>181</cp:revision>
  <dcterms:created xsi:type="dcterms:W3CDTF">2019-09-17T13:37:00Z</dcterms:created>
  <dcterms:modified xsi:type="dcterms:W3CDTF">2019-10-2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mXtdLn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